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3713A064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8F491A">
        <w:rPr>
          <w:rFonts w:ascii="Spectral" w:hAnsi="Spectral"/>
          <w:bCs/>
          <w:color w:val="000000"/>
          <w:sz w:val="22"/>
          <w:szCs w:val="22"/>
          <w:lang w:val="en-US"/>
        </w:rPr>
        <w:t>6</w:t>
      </w:r>
      <w:r w:rsidR="00786173">
        <w:rPr>
          <w:rFonts w:ascii="Spectral" w:hAnsi="Spectral"/>
          <w:bCs/>
          <w:color w:val="000000"/>
          <w:sz w:val="22"/>
          <w:szCs w:val="22"/>
          <w:lang w:val="en-US"/>
        </w:rPr>
        <w:t>5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207421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lastRenderedPageBreak/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1078CE77" w14:textId="3BE2ED70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pai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207421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1D4726" w14:paraId="1AA0CBC5" w14:textId="77777777" w:rsidTr="008C3B05">
        <w:tc>
          <w:tcPr>
            <w:tcW w:w="1818" w:type="dxa"/>
          </w:tcPr>
          <w:p w14:paraId="435207A1" w14:textId="48B32E05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207421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2074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lastRenderedPageBreak/>
        <w:t xml:space="preserve">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4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4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lastRenderedPageBreak/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5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5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3059C8">
        <w:rPr>
          <w:rFonts w:ascii="Spectral" w:hAnsi="Spectral" w:cs="Times New Roman"/>
        </w:rPr>
        <w:lastRenderedPageBreak/>
        <w:t>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4A6A376" w14:textId="77777777" w:rsidR="009563C1" w:rsidRDefault="009563C1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79C42404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6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6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7" w:name="_Hlk61029988"/>
            <w:bookmarkStart w:id="38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9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9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7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8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0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0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1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2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3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3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4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4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2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47042836"/>
      <w:bookmarkEnd w:id="41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6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06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7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15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83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9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21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3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4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4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CF2897" w14:textId="77777777" w:rsidR="00207421" w:rsidRDefault="00207421">
      <w:r>
        <w:separator/>
      </w:r>
    </w:p>
  </w:endnote>
  <w:endnote w:type="continuationSeparator" w:id="0">
    <w:p w14:paraId="775B4F18" w14:textId="77777777" w:rsidR="00207421" w:rsidRDefault="002074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C27FA2" w14:textId="77777777" w:rsidR="00EE480A" w:rsidRDefault="00EE480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A56791" w14:textId="77777777" w:rsidR="00207421" w:rsidRDefault="00207421">
      <w:r>
        <w:separator/>
      </w:r>
    </w:p>
  </w:footnote>
  <w:footnote w:type="continuationSeparator" w:id="0">
    <w:p w14:paraId="4C6BB2CC" w14:textId="77777777" w:rsidR="00207421" w:rsidRDefault="0020742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FE8DC7F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EE480A">
      <w:rPr>
        <w:rFonts w:ascii="Spectral" w:hAnsi="Spectral"/>
        <w:sz w:val="22"/>
        <w:szCs w:val="22"/>
        <w:lang w:val="en-US"/>
      </w:rPr>
      <w:t>3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F72C3F" w14:textId="77777777" w:rsidR="00EE480A" w:rsidRDefault="00EE480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A65"/>
    <w:rsid w:val="00756FFF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E75D9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26</TotalTime>
  <Pages>42</Pages>
  <Words>14418</Words>
  <Characters>82187</Characters>
  <Application>Microsoft Office Word</Application>
  <DocSecurity>0</DocSecurity>
  <Lines>684</Lines>
  <Paragraphs>19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64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87</cp:revision>
  <cp:lastPrinted>2022-03-25T12:23:00Z</cp:lastPrinted>
  <dcterms:created xsi:type="dcterms:W3CDTF">2021-03-19T00:08:00Z</dcterms:created>
  <dcterms:modified xsi:type="dcterms:W3CDTF">2022-03-25T12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